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09CD614"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5124256"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r w:rsidRPr="00A46BD5">
        <w:rPr>
          <w:rFonts w:eastAsia="Times New Roman" w:cs="Times New Roman"/>
          <w:szCs w:val="24"/>
        </w:rPr>
        <w:t>NIP  198103062006041013</w:t>
      </w:r>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MT</w:t>
      </w:r>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r w:rsidRPr="00A46BD5">
        <w:rPr>
          <w:rFonts w:eastAsia="Times New Roman" w:cs="Times New Roman"/>
          <w:szCs w:val="24"/>
        </w:rPr>
        <w:t xml:space="preserve">NIP  </w:t>
      </w:r>
      <w:r w:rsidRPr="00830616">
        <w:rPr>
          <w:rFonts w:eastAsia="Times New Roman" w:cs="Times New Roman"/>
          <w:szCs w:val="24"/>
        </w:rPr>
        <w:t>1985110320181113001</w:t>
      </w:r>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r w:rsidRPr="00A46BD5">
        <w:rPr>
          <w:rFonts w:eastAsia="Times New Roman" w:cs="Times New Roman"/>
          <w:szCs w:val="24"/>
          <w:u w:val="single"/>
        </w:rPr>
        <w:t>(</w:t>
      </w:r>
      <w:r>
        <w:t xml:space="preserve"> </w:t>
      </w:r>
      <w:r w:rsidRPr="0054287A">
        <w:rPr>
          <w:rFonts w:eastAsia="Times New Roman" w:cs="Times New Roman"/>
          <w:szCs w:val="24"/>
          <w:u w:val="single"/>
        </w:rPr>
        <w:t>Dr. Ir. I Made Oka Widyantara, S.T,M.T</w:t>
      </w:r>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Bapak Dwi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DF53BF">
      <w:pPr>
        <w:ind w:firstLine="851"/>
        <w:rPr>
          <w:rFonts w:cs="Times New Roman"/>
          <w:szCs w:val="24"/>
        </w:rPr>
      </w:pPr>
      <w:r>
        <w:rPr>
          <w:rFonts w:cs="Times New Roman"/>
          <w:szCs w:val="24"/>
        </w:rPr>
        <w:t xml:space="preserve">Panjangnya proses pengajuan </w:t>
      </w:r>
      <w:r w:rsidR="00DF53BF">
        <w:rPr>
          <w:rFonts w:cs="Times New Roman"/>
          <w:szCs w:val="24"/>
        </w:rPr>
        <w:t>penerbitan dokumen administrasi kependudukan sudah menjadi masalah warisan sejak jaman dahulu. Bahkan hal ini diperparah dengan oknum-oknum petugas catatan sipil yang menjadikan masalah ini sebagai ladang pemasukan tambahan sehingga banyak pengajuan dokumen yang terlambat bahkan tidak terurus. Tujuan penelitian ini adalah untuk menyederhanakan proses pengajuan dokuman administrasi kependudukan. Penelitian ini menggunakan metode pengembangan waterfall. Sumber data yang digunakan adalah data yang dikumpulkan secara langsung di lapangan.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3" w:name="_Toc60911810"/>
      <w:r>
        <w:lastRenderedPageBreak/>
        <w:t>DAFTAR ISI</w:t>
      </w:r>
      <w:bookmarkEnd w:id="13"/>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9F45C6"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9F45C6"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9F45C6"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9F45C6"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9F45C6"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9F45C6"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9F45C6"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9F45C6"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9F45C6"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9F45C6"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9F45C6"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9F45C6"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9F45C6"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9F45C6"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9F45C6"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9F45C6"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9F45C6"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9F45C6"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9F45C6"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9F45C6"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9F45C6"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9F45C6"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9F45C6"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9F45C6"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9F45C6"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9F45C6"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9F45C6"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9F45C6"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9F45C6"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9F45C6"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9F45C6"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9F45C6"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9F45C6"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9F45C6"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9F45C6"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9F45C6"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9F45C6"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9F45C6"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9F45C6"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9F45C6"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9F45C6"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9F45C6"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9F45C6"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9F45C6"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9F45C6"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4" w:name="_Toc60911811"/>
      <w:r>
        <w:lastRenderedPageBreak/>
        <w:t>DAFTAR GAMBAR</w:t>
      </w:r>
      <w:bookmarkEnd w:id="14"/>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9F45C6">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9F45C6"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9F45C6">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9F45C6">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9F45C6">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9F45C6">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9F45C6">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9F45C6">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9F45C6">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9F45C6">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9F45C6">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9F45C6">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5" w:name="_Toc60911813"/>
      <w:r>
        <w:lastRenderedPageBreak/>
        <w:t>DAFTAR KODE PROGRAM</w:t>
      </w:r>
      <w:bookmarkEnd w:id="15"/>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9F45C6">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9F45C6">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9F45C6">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9F45C6">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9F45C6">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9F45C6">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9F45C6">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9F45C6">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9F45C6">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9F45C6">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9F45C6">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9F45C6">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9F45C6">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9F45C6">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9F45C6">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6"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6"/>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7" w:name="_Toc28850972"/>
      <w:bookmarkStart w:id="18" w:name="_Toc50499326"/>
      <w:bookmarkStart w:id="19" w:name="_Toc60911815"/>
      <w:r w:rsidRPr="66309B5A">
        <w:rPr>
          <w:rFonts w:eastAsia="Times New Roman" w:cs="Times New Roman"/>
          <w:szCs w:val="24"/>
          <w:lang w:val="id-ID"/>
        </w:rPr>
        <w:t>Latar Belakang</w:t>
      </w:r>
      <w:bookmarkEnd w:id="17"/>
      <w:bookmarkEnd w:id="18"/>
      <w:bookmarkEnd w:id="19"/>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56C532D1"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0" w:name="_Toc28850974"/>
      <w:bookmarkStart w:id="21" w:name="_Toc50499328"/>
      <w:bookmarkStart w:id="22" w:name="_Toc60911816"/>
      <w:r>
        <w:rPr>
          <w:rFonts w:eastAsia="Times New Roman" w:cs="Times New Roman"/>
          <w:szCs w:val="24"/>
        </w:rPr>
        <w:t>Per</w:t>
      </w:r>
      <w:r w:rsidR="66309B5A" w:rsidRPr="66309B5A">
        <w:rPr>
          <w:rFonts w:eastAsia="Times New Roman" w:cs="Times New Roman"/>
          <w:szCs w:val="24"/>
          <w:lang w:val="id-ID"/>
        </w:rPr>
        <w:t>umusan Masalah</w:t>
      </w:r>
      <w:bookmarkEnd w:id="20"/>
      <w:bookmarkEnd w:id="21"/>
      <w:bookmarkEnd w:id="22"/>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04697F69" w:rsidR="00AF61D4" w:rsidRPr="00CD4BBA"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en-US"/>
        </w:rPr>
        <w:lastRenderedPageBreak/>
        <w:t>Bagaimana proses kegiatan magang dan implementasi pengetahuan saat kuliah dapat diterapkan dalam proses kegiatan magang di Dinas Komunikasi dan Informatika Kabupaten Gianyar?</w:t>
      </w:r>
    </w:p>
    <w:p w14:paraId="2E13F62C" w14:textId="4100BAC7"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r w:rsidR="00797BE0">
        <w:rPr>
          <w:rFonts w:eastAsia="Times New Roman" w:cs="Times New Roman"/>
          <w:lang w:val="en-US"/>
        </w:rPr>
        <w:t>?</w:t>
      </w:r>
    </w:p>
    <w:p w14:paraId="4ED7C1D0" w14:textId="540A2EFF" w:rsidR="00AF61D4"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 xml:space="preserve">Bagaimana </w:t>
      </w:r>
      <w:r>
        <w:rPr>
          <w:rFonts w:eastAsia="Times New Roman" w:cs="Times New Roman"/>
          <w:lang w:val="en-US"/>
        </w:rPr>
        <w:t>proses pengembangan Aplikasi SIDILAN?</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3" w:name="_Toc28850973"/>
      <w:bookmarkStart w:id="24" w:name="_Toc50499327"/>
      <w:bookmarkStart w:id="25" w:name="_Toc60911817"/>
      <w:r w:rsidRPr="66309B5A">
        <w:rPr>
          <w:rFonts w:eastAsia="Times New Roman" w:cs="Times New Roman"/>
          <w:szCs w:val="24"/>
          <w:lang w:val="id-ID"/>
        </w:rPr>
        <w:t>Tujuan</w:t>
      </w:r>
      <w:bookmarkEnd w:id="23"/>
      <w:bookmarkEnd w:id="24"/>
      <w:bookmarkEnd w:id="25"/>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5ADD573F"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w:t>
      </w:r>
      <w:r w:rsidR="00797BE0">
        <w:rPr>
          <w:rFonts w:eastAsia="Times New Roman" w:cs="Times New Roman"/>
          <w:lang w:val="id-ID"/>
        </w:rPr>
        <w:t xml:space="preserve">a </w:t>
      </w:r>
      <w:r w:rsidR="00797BE0">
        <w:rPr>
          <w:rFonts w:eastAsia="Times New Roman" w:cs="Times New Roman"/>
          <w:lang w:val="en-US"/>
        </w:rPr>
        <w:t>proses kegiatan magang dan implementasi pengatahuan saat kuliah dapat diterapkan dalam proses kegiatan magang di Dinas Komunikasi dan Informatika Kabupaten Gianyar.</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38A901A1" w:rsidR="001512E2" w:rsidRPr="00CD4BBA" w:rsidRDefault="00797BE0"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Memahami bagaimana proses pengambangan Aplikasi SIDILAN</w:t>
      </w:r>
      <w:bookmarkStart w:id="26" w:name="_GoBack"/>
      <w:bookmarkEnd w:id="26"/>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7" w:name="_Toc28850976"/>
      <w:bookmarkStart w:id="28" w:name="_Toc50499330"/>
      <w:bookmarkStart w:id="29" w:name="_Toc60911818"/>
      <w:r w:rsidRPr="66309B5A">
        <w:rPr>
          <w:rFonts w:eastAsia="Times New Roman" w:cs="Times New Roman"/>
          <w:szCs w:val="24"/>
          <w:lang w:val="id-ID"/>
        </w:rPr>
        <w:t>Manfaat</w:t>
      </w:r>
      <w:bookmarkEnd w:id="27"/>
      <w:bookmarkEnd w:id="28"/>
      <w:bookmarkEnd w:id="29"/>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0" w:name="_Toc50499331"/>
      <w:bookmarkStart w:id="31" w:name="_Toc60911819"/>
      <w:r w:rsidRPr="66309B5A">
        <w:rPr>
          <w:rFonts w:eastAsia="Times New Roman" w:cs="Times New Roman"/>
          <w:lang w:val="id-ID"/>
        </w:rPr>
        <w:t>Manfaat Bagi Mahasiswa</w:t>
      </w:r>
      <w:bookmarkEnd w:id="30"/>
      <w:bookmarkEnd w:id="31"/>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2" w:name="_Toc50499332"/>
      <w:bookmarkStart w:id="33" w:name="_Toc60911820"/>
      <w:r w:rsidRPr="66309B5A">
        <w:rPr>
          <w:rFonts w:eastAsia="Times New Roman" w:cs="Times New Roman"/>
          <w:lang w:val="id-ID"/>
        </w:rPr>
        <w:t>Manfaat Bagi Perusahaan</w:t>
      </w:r>
      <w:bookmarkEnd w:id="32"/>
      <w:bookmarkEnd w:id="33"/>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4"/>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5" w:name="_Toc60911822"/>
      <w:r w:rsidRPr="66309B5A">
        <w:rPr>
          <w:rFonts w:eastAsia="Times New Roman" w:cs="Times New Roman"/>
          <w:lang w:val="id-ID"/>
        </w:rPr>
        <w:lastRenderedPageBreak/>
        <w:t>Manfaat Bagi Pengguna</w:t>
      </w:r>
      <w:bookmarkEnd w:id="35"/>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6" w:name="_Toc28850975"/>
      <w:bookmarkStart w:id="37" w:name="_Toc50499329"/>
      <w:bookmarkStart w:id="38" w:name="_Toc60911823"/>
      <w:r w:rsidRPr="66309B5A">
        <w:rPr>
          <w:rFonts w:eastAsia="Times New Roman" w:cs="Times New Roman"/>
          <w:szCs w:val="24"/>
          <w:lang w:val="id-ID"/>
        </w:rPr>
        <w:t>Batasan Masalah</w:t>
      </w:r>
      <w:bookmarkEnd w:id="36"/>
      <w:bookmarkEnd w:id="37"/>
      <w:bookmarkEnd w:id="38"/>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3"/>
          <w:footerReference w:type="default" r:id="rId14"/>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9" w:name="_Toc60911824"/>
      <w:r>
        <w:lastRenderedPageBreak/>
        <w:t>BAB II</w:t>
      </w:r>
      <w:r>
        <w:br/>
      </w:r>
      <w:r w:rsidR="0044542D">
        <w:t>KAJIAN</w:t>
      </w:r>
      <w:r>
        <w:t xml:space="preserve"> PUSTAKA</w:t>
      </w:r>
      <w:bookmarkEnd w:id="39"/>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40" w:name="_Toc60911825"/>
      <w:bookmarkStart w:id="41" w:name="_Toc50499334"/>
      <w:r>
        <w:t>State of the Art</w:t>
      </w:r>
      <w:bookmarkEnd w:id="40"/>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w:t>
      </w:r>
      <w:r>
        <w:lastRenderedPageBreak/>
        <w:t xml:space="preserve">Juliansa, 2019). Aplikasi ini dapat melayani proses pembuatan surat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2" w:name="_Toc60911826"/>
      <w:r>
        <w:t>Konsep Bahasa Pemrograman</w:t>
      </w:r>
      <w:bookmarkEnd w:id="42"/>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End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3" w:name="_Toc60911827"/>
      <w:r>
        <w:lastRenderedPageBreak/>
        <w:t>Pemrograman Web</w:t>
      </w:r>
      <w:bookmarkEnd w:id="43"/>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4" w:name="_Toc60911828"/>
      <w:r>
        <w:rPr>
          <w:rStyle w:val="normaltextrun"/>
          <w:bCs/>
          <w:lang w:val="id-ID"/>
        </w:rPr>
        <w:t>Bahasa Pemrograman Web</w:t>
      </w:r>
      <w:bookmarkEnd w:id="44"/>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EndPr>
          <w:rPr>
            <w:rStyle w:val="normaltextrun"/>
          </w:rPr>
        </w:sdtEnd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5" w:name="_Toc60911829"/>
      <w:r>
        <w:t>Konsep MVC</w:t>
      </w:r>
      <w:bookmarkEnd w:id="45"/>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End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6" w:name="_Toc60911830"/>
      <w:r w:rsidRPr="00020B33">
        <w:lastRenderedPageBreak/>
        <w:t>Model</w:t>
      </w:r>
      <w:bookmarkEnd w:id="46"/>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7" w:name="_Toc60911831"/>
      <w:r w:rsidRPr="00020B33">
        <w:t>View</w:t>
      </w:r>
      <w:bookmarkEnd w:id="47"/>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8" w:name="_Toc60911832"/>
      <w:r w:rsidRPr="00020B33">
        <w:t>Controller</w:t>
      </w:r>
      <w:bookmarkEnd w:id="48"/>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9" w:name="_Toc60911833"/>
      <w:r>
        <w:t>Framework</w:t>
      </w:r>
      <w:bookmarkEnd w:id="49"/>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End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50"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50"/>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1" w:name="_Toc60697066"/>
      <w:bookmarkStart w:id="52" w:name="_Toc60912000"/>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1"/>
      <w:bookmarkEnd w:id="52"/>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3" w:name="_Toc60911835"/>
      <w:r>
        <w:t>PHP</w:t>
      </w:r>
      <w:bookmarkEnd w:id="53"/>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4C552E36" w14:textId="51E3CFC6" w:rsidR="00BA5AA1" w:rsidRDefault="00BA5AA1" w:rsidP="00BA5AA1">
      <w:pPr>
        <w:pStyle w:val="Heading2"/>
        <w:numPr>
          <w:ilvl w:val="1"/>
          <w:numId w:val="36"/>
        </w:numPr>
        <w:ind w:left="851" w:hanging="851"/>
      </w:pPr>
      <w:r>
        <w:lastRenderedPageBreak/>
        <w:t>Enterprise Resource Planning</w:t>
      </w:r>
    </w:p>
    <w:p w14:paraId="1E03F6FB" w14:textId="38DEA380" w:rsidR="002266A2" w:rsidRDefault="002266A2" w:rsidP="00D25F39">
      <w:pPr>
        <w:ind w:firstLine="851"/>
      </w:pPr>
      <w:r>
        <w:t>ERP (</w:t>
      </w:r>
      <w:r w:rsidRPr="002266A2">
        <w:rPr>
          <w:i/>
        </w:rPr>
        <w:t>Enterprise Resource Planning</w:t>
      </w:r>
      <w:r>
        <w:t>) adalah sebuah konsep untuk merencanakan dan mengelola sumber daya perusahaan meliputi dana, manusia, mesin, suku cadang, waktu, material dan kapasitas yang berpengaruh luas mulai dari manajemen paling atas hingga operasional di sebuah perusahaan agar dapat dimanfaatkan secara optimal untuk menghasilkan nilai tambah bagi seluruh pihak yang berkepentingan (stake holder) atas perusahaan tersebut. ERP berfungsi mengintegrasikan proses-proses penciptaan produk atau jasa perusahaan, mulai dari pemesanan bahan-bahan mentah dan fasilitas produksi sampai dengan terciptanya produk jadi yang si</w:t>
      </w:r>
      <w:r w:rsidR="00D25F39">
        <w:t>ap ditawarkan kepada pelanggan.</w:t>
      </w:r>
    </w:p>
    <w:p w14:paraId="0466C25C" w14:textId="77777777" w:rsidR="002266A2" w:rsidRPr="002266A2" w:rsidRDefault="002266A2" w:rsidP="002266A2"/>
    <w:p w14:paraId="376C541E" w14:textId="01FC2BEF" w:rsidR="00BA5AA1" w:rsidRDefault="00BA5AA1" w:rsidP="00BA5AA1">
      <w:pPr>
        <w:pStyle w:val="Heading2"/>
        <w:numPr>
          <w:ilvl w:val="0"/>
          <w:numId w:val="37"/>
        </w:numPr>
        <w:ind w:left="851" w:hanging="851"/>
      </w:pPr>
      <w:r>
        <w:t>Multi Channel Access</w:t>
      </w:r>
    </w:p>
    <w:p w14:paraId="79DDA668" w14:textId="7A8D70C2" w:rsidR="00EB3F7A" w:rsidRDefault="00EB3F7A" w:rsidP="00EB3F7A">
      <w:pPr>
        <w:ind w:firstLine="851"/>
      </w:pPr>
      <w:r>
        <w:t>MCA (</w:t>
      </w:r>
      <w:r>
        <w:rPr>
          <w:i/>
        </w:rPr>
        <w:t>Multi Channel Access</w:t>
      </w:r>
      <w:r w:rsidR="009C3DEC">
        <w:t>) adalah sebuah model perluasan</w:t>
      </w:r>
      <w:r w:rsidR="006B10D9">
        <w:t xml:space="preserve"> akses untuk sebuah sistem eksisting. Ada beberapa cara memberikan perluasan akses terhadap suatu sistem diantaranya menambahkan fitur </w:t>
      </w:r>
      <w:r w:rsidR="006B10D9" w:rsidRPr="003C7ED0">
        <w:rPr>
          <w:i/>
        </w:rPr>
        <w:t>live chat</w:t>
      </w:r>
      <w:r w:rsidR="006B10D9">
        <w:t xml:space="preserve">, integrasi </w:t>
      </w:r>
      <w:r w:rsidR="006B10D9" w:rsidRPr="003C7ED0">
        <w:rPr>
          <w:i/>
        </w:rPr>
        <w:t>database</w:t>
      </w:r>
      <w:r w:rsidR="006B10D9">
        <w:t xml:space="preserve"> dengan ekosistem </w:t>
      </w:r>
      <w:r w:rsidR="006B10D9" w:rsidRPr="003C7ED0">
        <w:rPr>
          <w:i/>
        </w:rPr>
        <w:t>cloud</w:t>
      </w:r>
      <w:r w:rsidR="006B10D9">
        <w:t xml:space="preserve"> dan menambahkan bot pada fitur </w:t>
      </w:r>
      <w:r w:rsidR="006B10D9" w:rsidRPr="003C7ED0">
        <w:rPr>
          <w:i/>
        </w:rPr>
        <w:t>chat</w:t>
      </w:r>
      <w:r w:rsidR="006B10D9">
        <w:t xml:space="preserve">. Jadi </w:t>
      </w:r>
      <w:r w:rsidR="006B10D9" w:rsidRPr="003C7ED0">
        <w:rPr>
          <w:i/>
        </w:rPr>
        <w:t>user</w:t>
      </w:r>
      <w:r w:rsidR="006B10D9">
        <w:t xml:space="preserve"> berinteraksi dengan sistem tidak hanya dengan pengisian </w:t>
      </w:r>
      <w:r w:rsidR="006B10D9" w:rsidRPr="003C7ED0">
        <w:rPr>
          <w:i/>
        </w:rPr>
        <w:t>form</w:t>
      </w:r>
      <w:r w:rsidR="006B10D9">
        <w:t xml:space="preserve"> untuk mengirim HTTP </w:t>
      </w:r>
      <w:r w:rsidR="006B10D9" w:rsidRPr="003C7ED0">
        <w:rPr>
          <w:i/>
        </w:rPr>
        <w:t xml:space="preserve">request </w:t>
      </w:r>
      <w:r w:rsidR="006B10D9">
        <w:t xml:space="preserve">dan mendapatkan HTTP </w:t>
      </w:r>
      <w:r w:rsidR="006B10D9" w:rsidRPr="003C7ED0">
        <w:rPr>
          <w:i/>
        </w:rPr>
        <w:t>response</w:t>
      </w:r>
      <w:r w:rsidR="0022334E">
        <w:t xml:space="preserve"> dari </w:t>
      </w:r>
      <w:r w:rsidR="0022334E" w:rsidRPr="003C7ED0">
        <w:rPr>
          <w:i/>
        </w:rPr>
        <w:t>server</w:t>
      </w:r>
      <w:r w:rsidR="0022334E">
        <w:t xml:space="preserve"> tapi juga bisa melalui aplikasi </w:t>
      </w:r>
      <w:r w:rsidR="0022334E" w:rsidRPr="003C7ED0">
        <w:rPr>
          <w:i/>
        </w:rPr>
        <w:t>chatting</w:t>
      </w:r>
      <w:r w:rsidR="0022334E">
        <w:t xml:space="preserve"> yang biasanya digunakan untuk berkomunikasi dengan orang lain.</w:t>
      </w:r>
    </w:p>
    <w:p w14:paraId="5EA6D2D8" w14:textId="77777777" w:rsidR="009C3DEC" w:rsidRPr="00EB3F7A" w:rsidRDefault="009C3DEC" w:rsidP="00EB3F7A">
      <w:pPr>
        <w:ind w:firstLine="851"/>
      </w:pPr>
    </w:p>
    <w:p w14:paraId="44A0F105" w14:textId="77777777" w:rsidR="009C3DEC" w:rsidRDefault="00BA5AA1" w:rsidP="009C3DEC">
      <w:pPr>
        <w:pStyle w:val="Heading2"/>
        <w:numPr>
          <w:ilvl w:val="0"/>
          <w:numId w:val="37"/>
        </w:numPr>
        <w:ind w:left="851" w:hanging="851"/>
      </w:pPr>
      <w:r>
        <w:t>System Administration</w:t>
      </w:r>
      <w:r w:rsidR="009C3DEC">
        <w:t xml:space="preserve"> </w:t>
      </w:r>
    </w:p>
    <w:p w14:paraId="35764D12" w14:textId="4B1F0EB3" w:rsidR="009C3DEC" w:rsidRDefault="009C3DEC" w:rsidP="009C3DEC">
      <w:pPr>
        <w:ind w:firstLine="851"/>
      </w:pPr>
      <w:r w:rsidRPr="00246952">
        <w:rPr>
          <w:i/>
        </w:rPr>
        <w:t>System Administration</w:t>
      </w:r>
      <w:r>
        <w:t xml:space="preserve"> adalah suatu pekerjaan dimana seseorang bertugas untuk mengelola satu atau lebih sistem yang meliputi </w:t>
      </w:r>
      <w:r w:rsidRPr="00246952">
        <w:rPr>
          <w:i/>
        </w:rPr>
        <w:t>software</w:t>
      </w:r>
      <w:r>
        <w:t xml:space="preserve">, </w:t>
      </w:r>
      <w:r w:rsidRPr="00246952">
        <w:rPr>
          <w:i/>
        </w:rPr>
        <w:t>hardware</w:t>
      </w:r>
      <w:r>
        <w:t xml:space="preserve">, </w:t>
      </w:r>
      <w:r w:rsidRPr="00246952">
        <w:rPr>
          <w:i/>
        </w:rPr>
        <w:t>server</w:t>
      </w:r>
      <w:r>
        <w:t xml:space="preserve"> atau </w:t>
      </w:r>
      <w:r w:rsidRPr="00246952">
        <w:rPr>
          <w:i/>
        </w:rPr>
        <w:t>workstation</w:t>
      </w:r>
      <w:r>
        <w:t xml:space="preserve">. Tujuannya adalah untuk memastikan sistem tersebut berjalan secara efektif dan efisien. Bidang-bidang yang </w:t>
      </w:r>
      <w:r w:rsidR="00431874">
        <w:t>berkaitan dengan system administration yaitu diantaranya DBA(</w:t>
      </w:r>
      <w:r w:rsidR="00431874" w:rsidRPr="00246952">
        <w:rPr>
          <w:i/>
        </w:rPr>
        <w:t>Database Administrator</w:t>
      </w:r>
      <w:r w:rsidR="00431874">
        <w:t>) bertugas untuk memelihara sebuah sistem database dan bertanggung jawab terhadap integritas data</w:t>
      </w:r>
      <w:r w:rsidR="00246952">
        <w:t xml:space="preserve"> dan efisiensi performa</w:t>
      </w:r>
      <w:r w:rsidR="00431874">
        <w:t xml:space="preserve"> sistem </w:t>
      </w:r>
      <w:r w:rsidR="00431874" w:rsidRPr="00246952">
        <w:rPr>
          <w:i/>
        </w:rPr>
        <w:t>database</w:t>
      </w:r>
      <w:r w:rsidR="00431874">
        <w:t xml:space="preserve">. </w:t>
      </w:r>
      <w:r w:rsidR="00431874" w:rsidRPr="00246952">
        <w:rPr>
          <w:i/>
        </w:rPr>
        <w:t>Network Administrator</w:t>
      </w:r>
      <w:r w:rsidR="00431874">
        <w:t xml:space="preserve"> bertugas untuk memelihara infrastruktur jaringan seperti </w:t>
      </w:r>
      <w:r w:rsidR="00431874" w:rsidRPr="00246952">
        <w:rPr>
          <w:i/>
        </w:rPr>
        <w:t>switch</w:t>
      </w:r>
      <w:r w:rsidR="00431874">
        <w:t xml:space="preserve"> dan </w:t>
      </w:r>
      <w:r w:rsidR="00431874" w:rsidRPr="00246952">
        <w:rPr>
          <w:i/>
        </w:rPr>
        <w:t>router</w:t>
      </w:r>
      <w:r w:rsidR="00431874">
        <w:t xml:space="preserve">. </w:t>
      </w:r>
      <w:r w:rsidR="00431874" w:rsidRPr="00246952">
        <w:rPr>
          <w:i/>
        </w:rPr>
        <w:t>Security Administrator</w:t>
      </w:r>
      <w:r w:rsidR="00431874">
        <w:t xml:space="preserve"> bertugas untuk memastikan tidak ada celah keamanan pada suatu sistem misalnya memastikan </w:t>
      </w:r>
      <w:r w:rsidR="006B10D9" w:rsidRPr="00246952">
        <w:rPr>
          <w:i/>
        </w:rPr>
        <w:t>firewall</w:t>
      </w:r>
      <w:r w:rsidR="006B10D9">
        <w:t xml:space="preserve"> berfungsi dengan baik.</w:t>
      </w:r>
    </w:p>
    <w:p w14:paraId="74C92C67" w14:textId="77777777" w:rsidR="009C3DEC" w:rsidRPr="009C3DEC" w:rsidRDefault="009C3DEC" w:rsidP="009C3DEC">
      <w:pPr>
        <w:ind w:firstLine="851"/>
        <w:sectPr w:rsidR="009C3DEC" w:rsidRPr="009C3DEC"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4" w:name="_Toc60911836"/>
      <w:r>
        <w:rPr>
          <w:lang w:val="id-ID"/>
        </w:rPr>
        <w:lastRenderedPageBreak/>
        <w:t>BAB III</w:t>
      </w:r>
      <w:r>
        <w:br/>
      </w:r>
      <w:r w:rsidRPr="001F49B6">
        <w:t>PROFIL PERUSAHAAN</w:t>
      </w:r>
      <w:bookmarkEnd w:id="41"/>
      <w:bookmarkEnd w:id="54"/>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246952">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5" w:name="_Toc60911837"/>
      <w:r>
        <w:t>Profil Perusahaan</w:t>
      </w:r>
      <w:bookmarkEnd w:id="55"/>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6" w:name="_Toc42811814"/>
      <w:bookmarkStart w:id="57" w:name="_Toc50297124"/>
      <w:bookmarkStart w:id="58" w:name="_Toc60697064"/>
      <w:bookmarkStart w:id="59" w:name="_Toc60911993"/>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6"/>
      <w:bookmarkEnd w:id="57"/>
      <w:bookmarkEnd w:id="58"/>
      <w:bookmarkEnd w:id="59"/>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60" w:name="_Toc60911838"/>
      <w:bookmarkStart w:id="61" w:name="_Toc50499335"/>
      <w:r w:rsidRPr="0044542D">
        <w:rPr>
          <w:rFonts w:cs="Times New Roman"/>
        </w:rPr>
        <w:lastRenderedPageBreak/>
        <w:t>Visi Misi</w:t>
      </w:r>
      <w:bookmarkEnd w:id="60"/>
      <w:r w:rsidRPr="0044542D">
        <w:rPr>
          <w:rFonts w:cs="Times New Roman"/>
        </w:rPr>
        <w:t xml:space="preserve"> </w:t>
      </w:r>
      <w:bookmarkEnd w:id="61"/>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2" w:name="_Toc50499336"/>
      <w:r w:rsidRPr="002612B8">
        <w:rPr>
          <w:rFonts w:cs="Times New Roman"/>
        </w:rPr>
        <w:t>Visi</w:t>
      </w:r>
      <w:bookmarkEnd w:id="62"/>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3" w:name="_Toc50499337"/>
      <w:r w:rsidRPr="002612B8">
        <w:t>Misi</w:t>
      </w:r>
      <w:bookmarkEnd w:id="63"/>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4" w:name="_Toc50499338"/>
      <w:bookmarkStart w:id="65" w:name="_Toc60911839"/>
      <w:r w:rsidRPr="00BA47B6">
        <w:rPr>
          <w:rFonts w:cs="Times New Roman"/>
        </w:rPr>
        <w:t>Struktur Organisasi</w:t>
      </w:r>
      <w:bookmarkEnd w:id="64"/>
      <w:bookmarkEnd w:id="65"/>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6" w:name="_Toc50297125"/>
      <w:bookmarkStart w:id="67" w:name="_Toc60697065"/>
      <w:bookmarkStart w:id="68" w:name="_Toc60911994"/>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6"/>
      <w:bookmarkEnd w:id="67"/>
      <w:bookmarkEnd w:id="68"/>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9" w:name="_Toc60911840"/>
      <w:r>
        <w:lastRenderedPageBreak/>
        <w:t>BAB IV</w:t>
      </w:r>
      <w:r>
        <w:br/>
      </w:r>
      <w:r w:rsidRPr="00766FB3">
        <w:t>METODOLOGI MAGANG INDUSTRI TI</w:t>
      </w:r>
      <w:bookmarkEnd w:id="69"/>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70" w:name="_Toc59111507"/>
      <w:bookmarkStart w:id="71" w:name="_Toc60911841"/>
      <w:r>
        <w:t>Data</w:t>
      </w:r>
      <w:bookmarkEnd w:id="70"/>
      <w:bookmarkEnd w:id="71"/>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2" w:name="_Toc59111508"/>
      <w:bookmarkStart w:id="73" w:name="_Toc60911842"/>
      <w:r>
        <w:rPr>
          <w:rFonts w:cs="Times New Roman"/>
        </w:rPr>
        <w:t>Sumber Data</w:t>
      </w:r>
      <w:bookmarkEnd w:id="72"/>
      <w:bookmarkEnd w:id="73"/>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4" w:name="_Toc59111509"/>
      <w:bookmarkStart w:id="75" w:name="_Toc60911843"/>
      <w:r>
        <w:rPr>
          <w:rFonts w:cs="Times New Roman"/>
        </w:rPr>
        <w:t>Jenis Data</w:t>
      </w:r>
      <w:bookmarkEnd w:id="74"/>
      <w:bookmarkEnd w:id="75"/>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6" w:name="_Toc59111510"/>
      <w:bookmarkStart w:id="77" w:name="_Toc60911844"/>
      <w:r>
        <w:rPr>
          <w:rFonts w:cs="Times New Roman"/>
        </w:rPr>
        <w:t>Metode Pengumpulan Data</w:t>
      </w:r>
      <w:bookmarkEnd w:id="76"/>
      <w:bookmarkEnd w:id="77"/>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8" w:name="_Toc59111511"/>
      <w:bookmarkStart w:id="79" w:name="_Toc60911845"/>
      <w:r>
        <w:t>Metode Penelitian</w:t>
      </w:r>
      <w:bookmarkEnd w:id="78"/>
      <w:bookmarkEnd w:id="79"/>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End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End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80" w:name="_Gambar_3.1_Metode"/>
      <w:bookmarkStart w:id="81" w:name="_Toc56436871"/>
      <w:bookmarkStart w:id="82" w:name="_Toc59110965"/>
      <w:bookmarkStart w:id="83" w:name="_Toc60911982"/>
      <w:bookmarkEnd w:id="80"/>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1"/>
      <w:bookmarkEnd w:id="82"/>
      <w:bookmarkEnd w:id="83"/>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4" w:name="_Toc59111512"/>
      <w:bookmarkStart w:id="85" w:name="_Toc60911846"/>
      <w:r w:rsidRPr="00856867">
        <w:rPr>
          <w:rFonts w:cs="Times New Roman"/>
        </w:rPr>
        <w:lastRenderedPageBreak/>
        <w:t>Requirements Analysis and Definition</w:t>
      </w:r>
      <w:bookmarkEnd w:id="84"/>
      <w:bookmarkEnd w:id="85"/>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6" w:name="_Toc59111513"/>
      <w:bookmarkStart w:id="87" w:name="_Toc60911847"/>
      <w:r w:rsidRPr="00856867">
        <w:rPr>
          <w:rFonts w:cs="Times New Roman"/>
        </w:rPr>
        <w:t>System and Software Design</w:t>
      </w:r>
      <w:bookmarkEnd w:id="86"/>
      <w:bookmarkEnd w:id="87"/>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8" w:name="_Toc59111514"/>
      <w:bookmarkStart w:id="89" w:name="_Toc60911848"/>
      <w:r w:rsidRPr="00856867">
        <w:rPr>
          <w:iCs/>
          <w:color w:val="1A1818"/>
        </w:rPr>
        <w:t>Implementation and Unit Testing</w:t>
      </w:r>
      <w:bookmarkEnd w:id="88"/>
      <w:bookmarkEnd w:id="89"/>
      <w:r w:rsidRPr="00856867">
        <w:rPr>
          <w:rFonts w:cs="Times New Roman"/>
        </w:rPr>
        <w:t xml:space="preserve"> </w:t>
      </w:r>
    </w:p>
    <w:p w14:paraId="6A0B6200" w14:textId="178CBDE0"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90" w:name="_Toc59111515"/>
      <w:bookmarkStart w:id="91" w:name="_Toc60911849"/>
      <w:r w:rsidRPr="00856867">
        <w:rPr>
          <w:color w:val="000000" w:themeColor="text1"/>
        </w:rPr>
        <w:t>Integration and System Testing</w:t>
      </w:r>
      <w:bookmarkEnd w:id="90"/>
      <w:bookmarkEnd w:id="91"/>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2" w:name="_Toc59111516"/>
      <w:bookmarkStart w:id="93" w:name="_Toc60911850"/>
      <w:r w:rsidRPr="00856867">
        <w:rPr>
          <w:color w:val="000000" w:themeColor="text1"/>
        </w:rPr>
        <w:lastRenderedPageBreak/>
        <w:t>Operation and Maintenance</w:t>
      </w:r>
      <w:bookmarkEnd w:id="92"/>
      <w:bookmarkEnd w:id="93"/>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4" w:name="_Toc59111523"/>
      <w:bookmarkStart w:id="95" w:name="_Toc60911851"/>
      <w:r w:rsidRPr="009316EB">
        <w:t>Rancangan Basis Data</w:t>
      </w:r>
      <w:bookmarkEnd w:id="94"/>
      <w:bookmarkEnd w:id="95"/>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6" w:name="_Toc59111524"/>
      <w:bookmarkStart w:id="97" w:name="_Toc60911852"/>
      <w:r>
        <w:rPr>
          <w:rFonts w:cs="Times New Roman"/>
        </w:rPr>
        <w:t>Implementasi Basis Data</w:t>
      </w:r>
      <w:bookmarkEnd w:id="96"/>
      <w:bookmarkEnd w:id="97"/>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8" w:name="_Toc56436884"/>
      <w:bookmarkStart w:id="99" w:name="_Toc59110978"/>
      <w:bookmarkStart w:id="100" w:name="_Toc609119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8"/>
      <w:bookmarkEnd w:id="99"/>
      <w:bookmarkEnd w:id="100"/>
    </w:p>
    <w:p w14:paraId="126D1285" w14:textId="31B4121B" w:rsidR="005D2B66" w:rsidRDefault="00570686" w:rsidP="000673FE">
      <w:pPr>
        <w:ind w:firstLine="851"/>
        <w:rPr>
          <w:szCs w:val="24"/>
        </w:rPr>
      </w:pPr>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1" w:name="_Toc60911853"/>
      <w:r>
        <w:lastRenderedPageBreak/>
        <w:t xml:space="preserve">BAB </w:t>
      </w:r>
      <w:r w:rsidR="00F74353">
        <w:rPr>
          <w:lang w:val="id-ID"/>
        </w:rPr>
        <w:t>V</w:t>
      </w:r>
      <w:r w:rsidR="007A6667">
        <w:br/>
        <w:t>HASIL DAN PEMBAHASAN</w:t>
      </w:r>
      <w:bookmarkEnd w:id="101"/>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2" w:name="_Toc60911854"/>
      <w:r>
        <w:rPr>
          <w:rFonts w:eastAsia="Times New Roman" w:cs="Times New Roman"/>
          <w:szCs w:val="24"/>
        </w:rPr>
        <w:t>Modul Capil</w:t>
      </w:r>
      <w:bookmarkEnd w:id="102"/>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3" w:name="_Toc60911855"/>
      <w:r>
        <w:rPr>
          <w:rFonts w:eastAsia="Times New Roman"/>
        </w:rPr>
        <w:t>Melihat Pengajuan</w:t>
      </w:r>
      <w:bookmarkEnd w:id="103"/>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4"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4"/>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5"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2</w:t>
      </w:r>
      <w:r w:rsidR="00D93194">
        <w:rPr>
          <w:noProof/>
        </w:rPr>
        <w:fldChar w:fldCharType="end"/>
      </w:r>
      <w:r w:rsidR="00A03CFE">
        <w:rPr>
          <w:b w:val="0"/>
        </w:rPr>
        <w:t xml:space="preserve"> Penerbitan</w:t>
      </w:r>
      <w:r w:rsidR="00F16E6B">
        <w:rPr>
          <w:b w:val="0"/>
        </w:rPr>
        <w:t>_ktp_model.php</w:t>
      </w:r>
      <w:bookmarkEnd w:id="105"/>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6"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3</w:t>
      </w:r>
      <w:r w:rsidR="00D93194">
        <w:rPr>
          <w:noProof/>
        </w:rPr>
        <w:fldChar w:fldCharType="end"/>
      </w:r>
      <w:r>
        <w:t xml:space="preserve"> </w:t>
      </w:r>
      <w:r w:rsidR="00A03CFE">
        <w:rPr>
          <w:b w:val="0"/>
        </w:rPr>
        <w:t>Penerbitan</w:t>
      </w:r>
      <w:r w:rsidR="00270885">
        <w:rPr>
          <w:b w:val="0"/>
        </w:rPr>
        <w:t>_kk.php</w:t>
      </w:r>
      <w:bookmarkEnd w:id="106"/>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7"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4</w:t>
      </w:r>
      <w:r w:rsidR="00D93194">
        <w:rPr>
          <w:noProof/>
        </w:rPr>
        <w:fldChar w:fldCharType="end"/>
      </w:r>
      <w:r>
        <w:t xml:space="preserve"> </w:t>
      </w:r>
      <w:r w:rsidR="00A03CFE">
        <w:rPr>
          <w:b w:val="0"/>
        </w:rPr>
        <w:t>Penerbitan</w:t>
      </w:r>
      <w:r w:rsidR="00F15394">
        <w:rPr>
          <w:b w:val="0"/>
        </w:rPr>
        <w:t>_ktp.php</w:t>
      </w:r>
      <w:bookmarkEnd w:id="107"/>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8" w:name="_Toc60911856"/>
      <w:r>
        <w:rPr>
          <w:rFonts w:eastAsia="Times New Roman"/>
        </w:rPr>
        <w:t>Melakukan Perubahan Status</w:t>
      </w:r>
      <w:bookmarkEnd w:id="108"/>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9"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5</w:t>
      </w:r>
      <w:r w:rsidR="00D93194">
        <w:rPr>
          <w:noProof/>
        </w:rPr>
        <w:fldChar w:fldCharType="end"/>
      </w:r>
      <w:r w:rsidR="00A03CFE">
        <w:rPr>
          <w:b w:val="0"/>
        </w:rPr>
        <w:t>Penerbitan</w:t>
      </w:r>
      <w:r w:rsidR="00F15135">
        <w:rPr>
          <w:b w:val="0"/>
        </w:rPr>
        <w:t>_kk_model.php</w:t>
      </w:r>
      <w:bookmarkEnd w:id="109"/>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10"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6</w:t>
      </w:r>
      <w:r w:rsidR="00D93194">
        <w:rPr>
          <w:noProof/>
        </w:rPr>
        <w:fldChar w:fldCharType="end"/>
      </w:r>
      <w:r>
        <w:t xml:space="preserve"> </w:t>
      </w:r>
      <w:r w:rsidR="00A03CFE">
        <w:rPr>
          <w:b w:val="0"/>
        </w:rPr>
        <w:t>Penerbitan</w:t>
      </w:r>
      <w:r w:rsidR="00F15135">
        <w:rPr>
          <w:b w:val="0"/>
        </w:rPr>
        <w:t>_ktp_model.php</w:t>
      </w:r>
      <w:bookmarkEnd w:id="110"/>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1"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7</w:t>
      </w:r>
      <w:r w:rsidR="00D93194">
        <w:rPr>
          <w:noProof/>
        </w:rPr>
        <w:fldChar w:fldCharType="end"/>
      </w:r>
      <w:r>
        <w:t xml:space="preserve"> </w:t>
      </w:r>
      <w:r w:rsidR="00A03CFE">
        <w:rPr>
          <w:b w:val="0"/>
        </w:rPr>
        <w:t>Penerbitan</w:t>
      </w:r>
      <w:r w:rsidR="00F15135">
        <w:rPr>
          <w:b w:val="0"/>
        </w:rPr>
        <w:t>_kk.php</w:t>
      </w:r>
      <w:bookmarkEnd w:id="111"/>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2"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8</w:t>
      </w:r>
      <w:r w:rsidR="00D93194">
        <w:rPr>
          <w:noProof/>
        </w:rPr>
        <w:fldChar w:fldCharType="end"/>
      </w:r>
      <w:r>
        <w:t xml:space="preserve"> </w:t>
      </w:r>
      <w:r w:rsidR="00A03CFE">
        <w:rPr>
          <w:b w:val="0"/>
        </w:rPr>
        <w:t>Penerbitan</w:t>
      </w:r>
      <w:r w:rsidR="005C462E">
        <w:rPr>
          <w:b w:val="0"/>
        </w:rPr>
        <w:t>_kk.php</w:t>
      </w:r>
      <w:bookmarkEnd w:id="112"/>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3" w:name="_Toc60911857"/>
      <w:r>
        <w:t>Hasil</w:t>
      </w:r>
      <w:bookmarkEnd w:id="113"/>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4" w:name="_Toc6091197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4"/>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5" w:name="_Toc6091197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5"/>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6" w:name="_Toc6091197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3</w:t>
      </w:r>
      <w:r w:rsidR="00D93194">
        <w:rPr>
          <w:noProof/>
        </w:rPr>
        <w:fldChar w:fldCharType="end"/>
      </w:r>
      <w:r>
        <w:t xml:space="preserve"> </w:t>
      </w:r>
      <w:r w:rsidR="00D93CA2">
        <w:rPr>
          <w:b w:val="0"/>
        </w:rPr>
        <w:t>Halaman Detail Form F-1.01</w:t>
      </w:r>
      <w:bookmarkEnd w:id="116"/>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7" w:name="_Toc6091197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7"/>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8" w:name="_Toc6091197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8"/>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9" w:name="_Toc6091197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9"/>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20" w:name="_Toc6091197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20"/>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1" w:name="_Toc60911858"/>
      <w:r>
        <w:rPr>
          <w:rFonts w:eastAsia="Times New Roman" w:cs="Times New Roman"/>
          <w:szCs w:val="24"/>
        </w:rPr>
        <w:t>Modul Masyarakat</w:t>
      </w:r>
      <w:bookmarkEnd w:id="121"/>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2" w:name="_Toc60911859"/>
      <w:r>
        <w:t>Melihat Pengajuan</w:t>
      </w:r>
      <w:bookmarkEnd w:id="122"/>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3"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9</w:t>
      </w:r>
      <w:r w:rsidR="00D93194">
        <w:rPr>
          <w:noProof/>
        </w:rPr>
        <w:fldChar w:fldCharType="end"/>
      </w:r>
      <w:r>
        <w:t xml:space="preserve"> </w:t>
      </w:r>
      <w:r w:rsidR="00B73BAF">
        <w:rPr>
          <w:b w:val="0"/>
        </w:rPr>
        <w:t>Pengajuan_model.php</w:t>
      </w:r>
      <w:bookmarkEnd w:id="123"/>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4"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0</w:t>
      </w:r>
      <w:r w:rsidR="00D93194">
        <w:rPr>
          <w:noProof/>
        </w:rPr>
        <w:fldChar w:fldCharType="end"/>
      </w:r>
      <w:r>
        <w:t xml:space="preserve"> </w:t>
      </w:r>
      <w:r w:rsidR="00A71333">
        <w:rPr>
          <w:b w:val="0"/>
        </w:rPr>
        <w:t>Pengajuan.php</w:t>
      </w:r>
      <w:bookmarkEnd w:id="124"/>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5" w:name="_Toc60911860"/>
      <w:r>
        <w:lastRenderedPageBreak/>
        <w:t>Membuat Pengajuan Penerbitan KK Baru</w:t>
      </w:r>
      <w:bookmarkEnd w:id="125"/>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6"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1</w:t>
      </w:r>
      <w:r w:rsidR="00D93194">
        <w:rPr>
          <w:noProof/>
        </w:rPr>
        <w:fldChar w:fldCharType="end"/>
      </w:r>
      <w:r>
        <w:t xml:space="preserve"> </w:t>
      </w:r>
      <w:r w:rsidR="00C56F2E">
        <w:rPr>
          <w:b w:val="0"/>
        </w:rPr>
        <w:t>Penerbitan_kk_model.php</w:t>
      </w:r>
      <w:bookmarkEnd w:id="126"/>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7"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2</w:t>
      </w:r>
      <w:r w:rsidR="00D93194">
        <w:rPr>
          <w:noProof/>
        </w:rPr>
        <w:fldChar w:fldCharType="end"/>
      </w:r>
      <w:r>
        <w:t xml:space="preserve"> </w:t>
      </w:r>
      <w:r w:rsidR="00110127">
        <w:rPr>
          <w:b w:val="0"/>
        </w:rPr>
        <w:t>Penerbitan_kk.php</w:t>
      </w:r>
      <w:bookmarkEnd w:id="127"/>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8" w:name="_Toc60911861"/>
      <w:r>
        <w:t>Membuat Pengajuan Penerbitan KTP Baru</w:t>
      </w:r>
      <w:bookmarkEnd w:id="128"/>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9"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3</w:t>
      </w:r>
      <w:r w:rsidR="00D93194">
        <w:rPr>
          <w:noProof/>
        </w:rPr>
        <w:fldChar w:fldCharType="end"/>
      </w:r>
      <w:r>
        <w:t xml:space="preserve"> </w:t>
      </w:r>
      <w:r w:rsidR="00083C2C">
        <w:rPr>
          <w:b w:val="0"/>
        </w:rPr>
        <w:t>Penerbitan_ktp_model.php</w:t>
      </w:r>
      <w:bookmarkEnd w:id="129"/>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30"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4</w:t>
      </w:r>
      <w:r w:rsidR="00D93194">
        <w:rPr>
          <w:noProof/>
        </w:rPr>
        <w:fldChar w:fldCharType="end"/>
      </w:r>
      <w:r>
        <w:t xml:space="preserve"> </w:t>
      </w:r>
      <w:r w:rsidR="0051418B">
        <w:rPr>
          <w:b w:val="0"/>
        </w:rPr>
        <w:t>Penerbitan_ktp.php</w:t>
      </w:r>
      <w:bookmarkEnd w:id="130"/>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1" w:name="_Toc60911862"/>
      <w:r>
        <w:lastRenderedPageBreak/>
        <w:t>Mengubah Password</w:t>
      </w:r>
      <w:bookmarkEnd w:id="131"/>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2"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5</w:t>
      </w:r>
      <w:r w:rsidR="00D93194">
        <w:rPr>
          <w:noProof/>
        </w:rPr>
        <w:fldChar w:fldCharType="end"/>
      </w:r>
      <w:r>
        <w:t xml:space="preserve"> </w:t>
      </w:r>
      <w:r w:rsidR="00C32FCD">
        <w:rPr>
          <w:b w:val="0"/>
        </w:rPr>
        <w:t>Manajemen_pengguna_model.php</w:t>
      </w:r>
      <w:bookmarkEnd w:id="132"/>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3"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6</w:t>
      </w:r>
      <w:r w:rsidR="00D93194">
        <w:rPr>
          <w:noProof/>
        </w:rPr>
        <w:fldChar w:fldCharType="end"/>
      </w:r>
      <w:r>
        <w:t xml:space="preserve"> </w:t>
      </w:r>
      <w:r w:rsidR="00C32FCD">
        <w:rPr>
          <w:b w:val="0"/>
        </w:rPr>
        <w:t>Manajemen_pengguna.php</w:t>
      </w:r>
      <w:bookmarkEnd w:id="133"/>
    </w:p>
    <w:p w14:paraId="4256C55B" w14:textId="485F6F53" w:rsidR="00C32FCD" w:rsidRDefault="00C32FCD" w:rsidP="00C32FCD">
      <w:pPr>
        <w:ind w:firstLine="851"/>
      </w:pPr>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4" w:name="_Toc60911863"/>
      <w:r>
        <w:t>Hasil</w:t>
      </w:r>
      <w:bookmarkEnd w:id="134"/>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5" w:name="_Toc6091197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5"/>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6" w:name="_Toc6091197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6"/>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7" w:name="_Toc6091198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7"/>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8" w:name="_Toc6091198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Pr>
          <w:noProof/>
        </w:rPr>
        <w:t>11</w:t>
      </w:r>
      <w:r w:rsidR="00D93194">
        <w:rPr>
          <w:noProof/>
        </w:rPr>
        <w:fldChar w:fldCharType="end"/>
      </w:r>
      <w:r>
        <w:t xml:space="preserve"> </w:t>
      </w:r>
      <w:r w:rsidR="00382155">
        <w:rPr>
          <w:b w:val="0"/>
        </w:rPr>
        <w:t>Halaman Perubahan Password</w:t>
      </w:r>
      <w:bookmarkEnd w:id="138"/>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9" w:name="_Toc60911864"/>
      <w:r>
        <w:lastRenderedPageBreak/>
        <w:t xml:space="preserve">BAB </w:t>
      </w:r>
      <w:r w:rsidR="00F74353">
        <w:rPr>
          <w:lang w:val="id-ID"/>
        </w:rPr>
        <w:t>VI</w:t>
      </w:r>
      <w:r>
        <w:br/>
        <w:t>KESIMPULAN DAN SARAN</w:t>
      </w:r>
      <w:bookmarkEnd w:id="139"/>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40" w:name="_Toc60911865"/>
      <w:r>
        <w:rPr>
          <w:rFonts w:eastAsia="Times New Roman" w:cs="Times New Roman"/>
          <w:szCs w:val="24"/>
        </w:rPr>
        <w:t>Kesimpulan</w:t>
      </w:r>
      <w:bookmarkEnd w:id="140"/>
    </w:p>
    <w:p w14:paraId="3C51FC4A" w14:textId="2BF5DB97" w:rsidR="00975C07" w:rsidRDefault="00E16807" w:rsidP="00975C07">
      <w:pPr>
        <w:ind w:firstLine="851"/>
      </w:pPr>
      <w:r>
        <w:t xml:space="preserve">Berdasarkan penelitian yang telah dilakukan, kesimpulan yang dapat ditarik adalah sudah saatnya melakukan digitalisasi form-form yang dibutuhkan untuk melakukan pengajuan penerbitan berkas-berkas catatan sipil misalnya form F-1.01, form F-2.01, form F-2.02 dan lain lain. Karena field-field yang terdapat dalam form sangat banyak dan disimpan dalam bentuk kertas fisik akan mengakibatkan data yang sulit diakses kembali oleh masyarakat, rentan terjadi kehilangan data karena kertas fisik yang tercecer dan membutuhkan ruang penyimpanan khusus. Dengan melakukan digitalisasi form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form dapat dilakukan dengan cara membuat elektronik baik berbasis web maupun mobile sehingga data tersimpan dalam bentuk data elektronik.</w:t>
      </w:r>
    </w:p>
    <w:p w14:paraId="647660AE" w14:textId="77777777" w:rsidR="00312F1C" w:rsidRPr="00975C07" w:rsidRDefault="00312F1C" w:rsidP="00975C07">
      <w:pPr>
        <w:ind w:firstLine="851"/>
      </w:pPr>
    </w:p>
    <w:p w14:paraId="3E250DCC" w14:textId="0634A4B7" w:rsidR="00742389" w:rsidRDefault="00742389" w:rsidP="00D3587D">
      <w:pPr>
        <w:pStyle w:val="Heading2"/>
        <w:numPr>
          <w:ilvl w:val="0"/>
          <w:numId w:val="19"/>
        </w:numPr>
        <w:ind w:left="851" w:hanging="851"/>
        <w:rPr>
          <w:rFonts w:eastAsia="Times New Roman" w:cs="Times New Roman"/>
          <w:szCs w:val="24"/>
        </w:rPr>
      </w:pPr>
      <w:bookmarkStart w:id="141" w:name="_Toc60911866"/>
      <w:r>
        <w:rPr>
          <w:rFonts w:eastAsia="Times New Roman" w:cs="Times New Roman"/>
          <w:szCs w:val="24"/>
        </w:rPr>
        <w:t>Saran</w:t>
      </w:r>
      <w:bookmarkEnd w:id="141"/>
    </w:p>
    <w:p w14:paraId="2C9FA92B" w14:textId="4C7C41DA" w:rsidR="00D3587D" w:rsidRDefault="00D3587D" w:rsidP="00D3587D">
      <w:pPr>
        <w:ind w:firstLine="851"/>
      </w:pPr>
      <w:r>
        <w:t xml:space="preserve">Berdasarkan pengalaman melakukan penelitian di lapangan mengenai pengembangan sistem informasi di lingkungan Pemerintah Kabupaten Gianyar. Pihak yang terlibat dalam pengembangan sistem dan menjadi entitas dalam sistem sebaiknya mengkomunikasikan kendala yang dialamai dan solusi yang diinginkan karena proses pengembangan sistem informasi tidak akan efektif jika ditengah jalan terjadi perubahan proses bisnis yang mengharuskan </w:t>
      </w:r>
      <w:r w:rsidR="00D32208">
        <w:t>mengubah sebagian besar codebase yang sudah selesai dikerjakan.</w:t>
      </w:r>
    </w:p>
    <w:p w14:paraId="0429A24D" w14:textId="77777777" w:rsidR="00D3587D" w:rsidRPr="00D3587D" w:rsidRDefault="00D3587D" w:rsidP="00D3587D">
      <w:pPr>
        <w:ind w:firstLine="851"/>
        <w:sectPr w:rsidR="00D3587D" w:rsidRPr="00D3587D"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2" w:name="_Toc60911867"/>
      <w:r>
        <w:lastRenderedPageBreak/>
        <w:t>DAFTAR PUSTAKA</w:t>
      </w:r>
      <w:bookmarkEnd w:id="14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3" w:name="_Toc60666353"/>
      <w:bookmarkStart w:id="144" w:name="_Toc60911868"/>
      <w:r w:rsidRPr="00756303">
        <w:lastRenderedPageBreak/>
        <w:t>JADWAL PELAKSANAAN MAGANG INDUSTRI TI</w:t>
      </w:r>
      <w:bookmarkEnd w:id="143"/>
      <w:bookmarkEnd w:id="144"/>
    </w:p>
    <w:p w14:paraId="16939C9C" w14:textId="25F7C33D" w:rsidR="00742389" w:rsidRDefault="00742389" w:rsidP="00742389"/>
    <w:p w14:paraId="2D09CCE9" w14:textId="6C06C0A3" w:rsidR="00742389" w:rsidRDefault="00742389" w:rsidP="00742389"/>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58604726" w:rsidR="00CC1F94" w:rsidRDefault="00CC1F94" w:rsidP="00CC1F94">
            <w:pPr>
              <w:spacing w:before="100"/>
            </w:pPr>
            <w:r>
              <w:rPr>
                <w:noProof/>
              </w:rPr>
              <w:drawing>
                <wp:inline distT="0" distB="0" distL="0" distR="0" wp14:anchorId="009674C5" wp14:editId="20A2D1D7">
                  <wp:extent cx="5091430" cy="11353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png"/>
                          <pic:cNvPicPr/>
                        </pic:nvPicPr>
                        <pic:blipFill>
                          <a:blip r:embed="rId31">
                            <a:extLst>
                              <a:ext uri="{28A0092B-C50C-407E-A947-70E740481C1C}">
                                <a14:useLocalDpi xmlns:a14="http://schemas.microsoft.com/office/drawing/2010/main" val="0"/>
                              </a:ext>
                            </a:extLst>
                          </a:blip>
                          <a:stretch>
                            <a:fillRect/>
                          </a:stretch>
                        </pic:blipFill>
                        <pic:spPr>
                          <a:xfrm>
                            <a:off x="0" y="0"/>
                            <a:ext cx="5091430" cy="1135380"/>
                          </a:xfrm>
                          <a:prstGeom prst="rect">
                            <a:avLst/>
                          </a:prstGeom>
                        </pic:spPr>
                      </pic:pic>
                    </a:graphicData>
                  </a:graphic>
                </wp:inline>
              </w:drawing>
            </w:r>
          </w:p>
        </w:tc>
      </w:tr>
    </w:tbl>
    <w:p w14:paraId="2E3637B8" w14:textId="3F1E0316" w:rsidR="00742389" w:rsidRDefault="00742389" w:rsidP="00742389"/>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145" w:name="_Toc60666354"/>
      <w:bookmarkStart w:id="146" w:name="_Toc60911869"/>
      <w:r w:rsidRPr="00756303">
        <w:lastRenderedPageBreak/>
        <w:t>LAMPIRAN</w:t>
      </w:r>
      <w:bookmarkEnd w:id="145"/>
      <w:bookmarkEnd w:id="14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2BB890" w14:textId="77777777" w:rsidR="009F45C6" w:rsidRDefault="009F45C6" w:rsidP="00465ACC">
      <w:pPr>
        <w:spacing w:line="240" w:lineRule="auto"/>
      </w:pPr>
      <w:r>
        <w:separator/>
      </w:r>
    </w:p>
  </w:endnote>
  <w:endnote w:type="continuationSeparator" w:id="0">
    <w:p w14:paraId="29D5B43D" w14:textId="77777777" w:rsidR="009F45C6" w:rsidRDefault="009F45C6"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3D1CAAF5" w:rsidR="00EB3F7A" w:rsidRDefault="00EB3F7A">
        <w:pPr>
          <w:pStyle w:val="Footer"/>
          <w:jc w:val="center"/>
        </w:pPr>
        <w:r>
          <w:fldChar w:fldCharType="begin"/>
        </w:r>
        <w:r>
          <w:instrText xml:space="preserve"> PAGE   \* MERGEFORMAT </w:instrText>
        </w:r>
        <w:r>
          <w:fldChar w:fldCharType="separate"/>
        </w:r>
        <w:r w:rsidR="00797BE0">
          <w:rPr>
            <w:noProof/>
          </w:rPr>
          <w:t>ix</w:t>
        </w:r>
        <w:r>
          <w:rPr>
            <w:noProof/>
          </w:rPr>
          <w:fldChar w:fldCharType="end"/>
        </w:r>
      </w:p>
    </w:sdtContent>
  </w:sdt>
  <w:p w14:paraId="401F0FF1" w14:textId="77777777" w:rsidR="00EB3F7A" w:rsidRDefault="00EB3F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494425"/>
      <w:docPartObj>
        <w:docPartGallery w:val="Page Numbers (Bottom of Page)"/>
        <w:docPartUnique/>
      </w:docPartObj>
    </w:sdtPr>
    <w:sdtEndPr>
      <w:rPr>
        <w:noProof/>
      </w:rPr>
    </w:sdtEndPr>
    <w:sdtContent>
      <w:p w14:paraId="6E865B11" w14:textId="717DF7EA" w:rsidR="00EB3F7A" w:rsidRDefault="00EB3F7A">
        <w:pPr>
          <w:pStyle w:val="Footer"/>
          <w:jc w:val="center"/>
        </w:pPr>
        <w:r>
          <w:fldChar w:fldCharType="begin"/>
        </w:r>
        <w:r>
          <w:instrText xml:space="preserve"> PAGE   \* MERGEFORMAT </w:instrText>
        </w:r>
        <w:r>
          <w:fldChar w:fldCharType="separate"/>
        </w:r>
        <w:r w:rsidR="00797BE0">
          <w:rPr>
            <w:noProof/>
          </w:rPr>
          <w:t>10</w:t>
        </w:r>
        <w:r>
          <w:rPr>
            <w:noProof/>
          </w:rPr>
          <w:fldChar w:fldCharType="end"/>
        </w:r>
      </w:p>
    </w:sdtContent>
  </w:sdt>
  <w:p w14:paraId="1AECC694" w14:textId="77777777" w:rsidR="00EB3F7A" w:rsidRDefault="00EB3F7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EB3F7A" w:rsidRDefault="00EB3F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6E7AB6" w14:textId="77777777" w:rsidR="009F45C6" w:rsidRDefault="009F45C6" w:rsidP="00465ACC">
      <w:pPr>
        <w:spacing w:line="240" w:lineRule="auto"/>
      </w:pPr>
      <w:r>
        <w:separator/>
      </w:r>
    </w:p>
  </w:footnote>
  <w:footnote w:type="continuationSeparator" w:id="0">
    <w:p w14:paraId="61057E16" w14:textId="77777777" w:rsidR="009F45C6" w:rsidRDefault="009F45C6"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EB3F7A" w:rsidRDefault="00EB3F7A">
    <w:pPr>
      <w:pStyle w:val="Header"/>
      <w:jc w:val="right"/>
    </w:pPr>
  </w:p>
  <w:p w14:paraId="5323FC96" w14:textId="77777777" w:rsidR="00EB3F7A" w:rsidRDefault="00EB3F7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02EB5E70" w:rsidR="00EB3F7A" w:rsidRDefault="00EB3F7A">
        <w:pPr>
          <w:pStyle w:val="Header"/>
          <w:jc w:val="right"/>
        </w:pPr>
        <w:r>
          <w:fldChar w:fldCharType="begin"/>
        </w:r>
        <w:r>
          <w:instrText xml:space="preserve"> PAGE   \* MERGEFORMAT </w:instrText>
        </w:r>
        <w:r>
          <w:fldChar w:fldCharType="separate"/>
        </w:r>
        <w:r w:rsidR="00797BE0">
          <w:rPr>
            <w:noProof/>
          </w:rPr>
          <w:t>12</w:t>
        </w:r>
        <w:r>
          <w:rPr>
            <w:noProof/>
          </w:rPr>
          <w:fldChar w:fldCharType="end"/>
        </w:r>
      </w:p>
    </w:sdtContent>
  </w:sdt>
  <w:p w14:paraId="2C59D330" w14:textId="77777777" w:rsidR="00EB3F7A" w:rsidRDefault="00EB3F7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722C32"/>
    <w:multiLevelType w:val="multilevel"/>
    <w:tmpl w:val="994EB50A"/>
    <w:lvl w:ilvl="0">
      <w:start w:val="1"/>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325EA3"/>
    <w:multiLevelType w:val="hybridMultilevel"/>
    <w:tmpl w:val="B454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7">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A23946"/>
    <w:multiLevelType w:val="multilevel"/>
    <w:tmpl w:val="17F472A6"/>
    <w:lvl w:ilvl="0">
      <w:start w:val="8"/>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0"/>
  </w:num>
  <w:num w:numId="3">
    <w:abstractNumId w:val="3"/>
  </w:num>
  <w:num w:numId="4">
    <w:abstractNumId w:val="2"/>
  </w:num>
  <w:num w:numId="5">
    <w:abstractNumId w:val="1"/>
  </w:num>
  <w:num w:numId="6">
    <w:abstractNumId w:val="22"/>
  </w:num>
  <w:num w:numId="7">
    <w:abstractNumId w:val="8"/>
  </w:num>
  <w:num w:numId="8">
    <w:abstractNumId w:val="26"/>
  </w:num>
  <w:num w:numId="9">
    <w:abstractNumId w:val="19"/>
  </w:num>
  <w:num w:numId="10">
    <w:abstractNumId w:val="20"/>
  </w:num>
  <w:num w:numId="11">
    <w:abstractNumId w:val="21"/>
  </w:num>
  <w:num w:numId="12">
    <w:abstractNumId w:val="11"/>
  </w:num>
  <w:num w:numId="13">
    <w:abstractNumId w:val="31"/>
  </w:num>
  <w:num w:numId="14">
    <w:abstractNumId w:val="18"/>
  </w:num>
  <w:num w:numId="15">
    <w:abstractNumId w:val="23"/>
  </w:num>
  <w:num w:numId="16">
    <w:abstractNumId w:val="15"/>
  </w:num>
  <w:num w:numId="17">
    <w:abstractNumId w:val="5"/>
  </w:num>
  <w:num w:numId="18">
    <w:abstractNumId w:val="25"/>
  </w:num>
  <w:num w:numId="19">
    <w:abstractNumId w:val="32"/>
  </w:num>
  <w:num w:numId="20">
    <w:abstractNumId w:val="24"/>
  </w:num>
  <w:num w:numId="21">
    <w:abstractNumId w:val="16"/>
  </w:num>
  <w:num w:numId="22">
    <w:abstractNumId w:val="29"/>
  </w:num>
  <w:num w:numId="23">
    <w:abstractNumId w:val="35"/>
  </w:num>
  <w:num w:numId="24">
    <w:abstractNumId w:val="13"/>
  </w:num>
  <w:num w:numId="25">
    <w:abstractNumId w:val="17"/>
  </w:num>
  <w:num w:numId="26">
    <w:abstractNumId w:val="33"/>
  </w:num>
  <w:num w:numId="27">
    <w:abstractNumId w:val="27"/>
  </w:num>
  <w:num w:numId="28">
    <w:abstractNumId w:val="12"/>
  </w:num>
  <w:num w:numId="29">
    <w:abstractNumId w:val="7"/>
  </w:num>
  <w:num w:numId="30">
    <w:abstractNumId w:val="10"/>
  </w:num>
  <w:num w:numId="31">
    <w:abstractNumId w:val="28"/>
  </w:num>
  <w:num w:numId="32">
    <w:abstractNumId w:val="9"/>
  </w:num>
  <w:num w:numId="33">
    <w:abstractNumId w:val="14"/>
  </w:num>
  <w:num w:numId="34">
    <w:abstractNumId w:val="36"/>
  </w:num>
  <w:num w:numId="35">
    <w:abstractNumId w:val="6"/>
  </w:num>
  <w:num w:numId="36">
    <w:abstractNumId w:val="4"/>
  </w:num>
  <w:num w:numId="37">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42D4A"/>
    <w:rsid w:val="00055399"/>
    <w:rsid w:val="00061BB7"/>
    <w:rsid w:val="000673FE"/>
    <w:rsid w:val="000746C8"/>
    <w:rsid w:val="00075F8F"/>
    <w:rsid w:val="00076D07"/>
    <w:rsid w:val="00083C2C"/>
    <w:rsid w:val="00093F55"/>
    <w:rsid w:val="000A3555"/>
    <w:rsid w:val="000C70C1"/>
    <w:rsid w:val="000D13CD"/>
    <w:rsid w:val="000D71F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1D60D7"/>
    <w:rsid w:val="00206E0A"/>
    <w:rsid w:val="002140DA"/>
    <w:rsid w:val="0022334E"/>
    <w:rsid w:val="002266A2"/>
    <w:rsid w:val="00246952"/>
    <w:rsid w:val="002517C7"/>
    <w:rsid w:val="002527C2"/>
    <w:rsid w:val="00254C49"/>
    <w:rsid w:val="00254F3A"/>
    <w:rsid w:val="002556DE"/>
    <w:rsid w:val="002609D6"/>
    <w:rsid w:val="00263589"/>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C7ED0"/>
    <w:rsid w:val="003D6C5C"/>
    <w:rsid w:val="003E3C19"/>
    <w:rsid w:val="003F5C23"/>
    <w:rsid w:val="003F6087"/>
    <w:rsid w:val="00401A9C"/>
    <w:rsid w:val="004026B2"/>
    <w:rsid w:val="0040461A"/>
    <w:rsid w:val="004159A0"/>
    <w:rsid w:val="00421556"/>
    <w:rsid w:val="00426F47"/>
    <w:rsid w:val="00430AD3"/>
    <w:rsid w:val="00431874"/>
    <w:rsid w:val="00433291"/>
    <w:rsid w:val="0044542D"/>
    <w:rsid w:val="004479F0"/>
    <w:rsid w:val="004534BD"/>
    <w:rsid w:val="004570B9"/>
    <w:rsid w:val="0046099C"/>
    <w:rsid w:val="00465ACC"/>
    <w:rsid w:val="00476149"/>
    <w:rsid w:val="0049114F"/>
    <w:rsid w:val="004A75CE"/>
    <w:rsid w:val="004D253A"/>
    <w:rsid w:val="004D300F"/>
    <w:rsid w:val="004D5140"/>
    <w:rsid w:val="004D79AB"/>
    <w:rsid w:val="004E26B6"/>
    <w:rsid w:val="004F0F28"/>
    <w:rsid w:val="004F15DE"/>
    <w:rsid w:val="005052AA"/>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10D9"/>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97BE0"/>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0877"/>
    <w:rsid w:val="009372B1"/>
    <w:rsid w:val="009463E2"/>
    <w:rsid w:val="0097438F"/>
    <w:rsid w:val="00975C07"/>
    <w:rsid w:val="009A01FF"/>
    <w:rsid w:val="009A0DD5"/>
    <w:rsid w:val="009B5B8E"/>
    <w:rsid w:val="009C3DEC"/>
    <w:rsid w:val="009C4F01"/>
    <w:rsid w:val="009C6FBF"/>
    <w:rsid w:val="009D08AB"/>
    <w:rsid w:val="009F45C6"/>
    <w:rsid w:val="00A03CFE"/>
    <w:rsid w:val="00A0746C"/>
    <w:rsid w:val="00A16427"/>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A47B6"/>
    <w:rsid w:val="00BA5AA1"/>
    <w:rsid w:val="00BB113A"/>
    <w:rsid w:val="00BE0479"/>
    <w:rsid w:val="00BE07CD"/>
    <w:rsid w:val="00BE4EB5"/>
    <w:rsid w:val="00BF29D4"/>
    <w:rsid w:val="00C21D9C"/>
    <w:rsid w:val="00C3057B"/>
    <w:rsid w:val="00C32FCD"/>
    <w:rsid w:val="00C41541"/>
    <w:rsid w:val="00C54449"/>
    <w:rsid w:val="00C56F2E"/>
    <w:rsid w:val="00CA1306"/>
    <w:rsid w:val="00CC1F94"/>
    <w:rsid w:val="00CC5778"/>
    <w:rsid w:val="00CD4BBA"/>
    <w:rsid w:val="00CE0B85"/>
    <w:rsid w:val="00CE6E82"/>
    <w:rsid w:val="00CF1E47"/>
    <w:rsid w:val="00CF4BF7"/>
    <w:rsid w:val="00D00BE5"/>
    <w:rsid w:val="00D25F39"/>
    <w:rsid w:val="00D27BAD"/>
    <w:rsid w:val="00D32208"/>
    <w:rsid w:val="00D3587D"/>
    <w:rsid w:val="00D55136"/>
    <w:rsid w:val="00D6202D"/>
    <w:rsid w:val="00D84755"/>
    <w:rsid w:val="00D91C96"/>
    <w:rsid w:val="00D92405"/>
    <w:rsid w:val="00D93194"/>
    <w:rsid w:val="00D93971"/>
    <w:rsid w:val="00D93CA2"/>
    <w:rsid w:val="00DA14EC"/>
    <w:rsid w:val="00DC089E"/>
    <w:rsid w:val="00DC0C3E"/>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5F5A"/>
    <w:rsid w:val="00EB3F7A"/>
    <w:rsid w:val="00EC3AD6"/>
    <w:rsid w:val="00ED6ED2"/>
    <w:rsid w:val="00EE078D"/>
    <w:rsid w:val="00EE0AFD"/>
    <w:rsid w:val="00EE26E2"/>
    <w:rsid w:val="00EE314F"/>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8C3BA10C-8FBE-42C2-BBAB-AAC94A3AE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67</Pages>
  <Words>14051</Words>
  <Characters>80095</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88</cp:revision>
  <dcterms:created xsi:type="dcterms:W3CDTF">2021-01-04T16:04:00Z</dcterms:created>
  <dcterms:modified xsi:type="dcterms:W3CDTF">2021-01-0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